
<file path=[Content_Types].xml><?xml version="1.0" encoding="utf-8"?>
<Types xmlns="http://schemas.openxmlformats.org/package/2006/content-types">
  <Default Extension="rels" ContentType="application/vnd.openxmlformats-package.relationships+xml"/>
  <Default Extension="jpeg" ContentType="image/jpeg"/>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jpeg"/><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5CF5" w:rsidRPr="003D6889" w:rsidRDefault="00345CF5" w:rsidP="00345CF5">
      <w:pPr>
        <w:jc w:val="center"/>
        <w:rPr>
          <w:b/>
          <w:bCs/>
          <w:highlight w:val="yellow"/>
          <w:lang w:val="es-ES"/>
        </w:rPr>
      </w:pPr>
      <w:r w:rsidRPr="003D6889">
        <w:rPr>
          <w:b/>
          <w:lang w:val="es-ES"/>
        </w:rPr>
        <w:t>Mandato del Relator Especial sobre los derechos al agua potable y el saneamiento</w:t>
      </w:r>
    </w:p>
    <w:p w:rsidR="00345CF5" w:rsidRDefault="00345CF5" w:rsidP="00345CF5">
      <w:pPr>
        <w:tabs>
          <w:tab w:val="left" w:pos="993"/>
        </w:tabs>
        <w:jc w:val="center"/>
        <w:rPr>
          <w:sz w:val="24"/>
          <w:szCs w:val="24"/>
          <w:lang w:val="es-ES"/>
        </w:rPr>
      </w:pPr>
    </w:p>
    <w:p w:rsidR="00345CF5" w:rsidRPr="003D6889" w:rsidRDefault="00345CF5" w:rsidP="00345CF5">
      <w:pPr>
        <w:jc w:val="center"/>
        <w:rPr>
          <w:b/>
          <w:sz w:val="36"/>
          <w:lang w:val="es-ES_tradnl"/>
        </w:rPr>
      </w:pPr>
      <w:r w:rsidRPr="003D6889">
        <w:rPr>
          <w:b/>
          <w:sz w:val="36"/>
          <w:lang w:val="es-ES_tradnl"/>
        </w:rPr>
        <w:t>Cuestionario</w:t>
      </w:r>
    </w:p>
    <w:p w:rsidR="00345CF5" w:rsidRPr="003D6889" w:rsidRDefault="00345CF5" w:rsidP="00345CF5">
      <w:pPr>
        <w:rPr>
          <w:lang w:val="es-ES"/>
        </w:rPr>
      </w:pPr>
    </w:p>
    <w:p w:rsidR="00345CF5" w:rsidRPr="003D6889" w:rsidRDefault="00345CF5" w:rsidP="00345CF5">
      <w:pPr>
        <w:ind w:firstLine="720"/>
        <w:jc w:val="both"/>
        <w:rPr>
          <w:sz w:val="24"/>
          <w:szCs w:val="24"/>
          <w:lang w:val="es-ES"/>
        </w:rPr>
      </w:pPr>
      <w:r w:rsidRPr="003D6889">
        <w:rPr>
          <w:sz w:val="24"/>
          <w:szCs w:val="24"/>
          <w:lang w:val="es-ES"/>
        </w:rPr>
        <w:t>El informe temático del Relator Especial al 45º período de sesiones del Consejo de Derechos Humanos, que se presentará en septiembre de 2020, se centrará en la realización progresiva de los derechos humanos al agua potable y el saneamiento. Como guía general, el Relator Especial hace una breve introducción de los principales conceptos que se encuentran en el informe, y solicita respuestas a las preguntas relativas a esos conceptos.</w:t>
      </w:r>
    </w:p>
    <w:p w:rsidR="00345CF5" w:rsidRPr="003D6889" w:rsidRDefault="00345CF5" w:rsidP="00345CF5">
      <w:pPr>
        <w:jc w:val="both"/>
        <w:rPr>
          <w:b/>
          <w:bCs/>
          <w:sz w:val="24"/>
          <w:szCs w:val="24"/>
          <w:lang w:val="es-ES"/>
        </w:rPr>
      </w:pPr>
    </w:p>
    <w:p w:rsidR="00345CF5" w:rsidRPr="003D6889" w:rsidRDefault="00345CF5" w:rsidP="00345CF5">
      <w:pPr>
        <w:jc w:val="both"/>
        <w:rPr>
          <w:b/>
          <w:bCs/>
          <w:sz w:val="24"/>
          <w:szCs w:val="24"/>
          <w:u w:val="single"/>
          <w:lang w:val="es-ES"/>
        </w:rPr>
      </w:pPr>
      <w:r w:rsidRPr="003D6889">
        <w:rPr>
          <w:b/>
          <w:bCs/>
          <w:sz w:val="24"/>
          <w:szCs w:val="24"/>
          <w:u w:val="single"/>
          <w:lang w:val="es-ES"/>
        </w:rPr>
        <w:t>Obligaciones básicas mínimas</w:t>
      </w:r>
    </w:p>
    <w:p w:rsidR="00345CF5" w:rsidRPr="003D6889" w:rsidRDefault="00345CF5" w:rsidP="00345CF5">
      <w:pPr>
        <w:jc w:val="both"/>
        <w:rPr>
          <w:sz w:val="24"/>
          <w:szCs w:val="24"/>
          <w:lang w:val="es-ES"/>
        </w:rPr>
      </w:pPr>
    </w:p>
    <w:p w:rsidR="00345CF5" w:rsidRPr="003D6889" w:rsidRDefault="00345CF5" w:rsidP="00345CF5">
      <w:pPr>
        <w:ind w:firstLine="720"/>
        <w:jc w:val="both"/>
        <w:rPr>
          <w:sz w:val="24"/>
          <w:szCs w:val="24"/>
          <w:lang w:val="es-ES"/>
        </w:rPr>
      </w:pPr>
      <w:r w:rsidRPr="003D6889">
        <w:rPr>
          <w:sz w:val="24"/>
          <w:szCs w:val="24"/>
          <w:lang w:val="es-ES"/>
        </w:rPr>
        <w:t>Todos los derechos humanos son fundamentales y cada uno tiene un contenido inviolable. El elemento inviolable de cada derecho es la base intangible o un mínimo básico de acción de todos los gobiernos que debe garantizarse para todas las personas en todos los contextos.</w:t>
      </w:r>
      <w:r w:rsidRPr="003D6889">
        <w:rPr>
          <w:rStyle w:val="FootnoteReference"/>
          <w:sz w:val="24"/>
          <w:szCs w:val="24"/>
        </w:rPr>
        <w:footnoteReference w:id="1"/>
      </w:r>
      <w:r w:rsidRPr="003D6889">
        <w:rPr>
          <w:sz w:val="24"/>
          <w:szCs w:val="24"/>
          <w:lang w:val="es-ES"/>
        </w:rPr>
        <w:t xml:space="preserve"> Son los niveles más básicos, más elementales, que todas las personas deberían disfrutar en todas las circunstancias.</w:t>
      </w:r>
      <w:r w:rsidRPr="003D6889">
        <w:rPr>
          <w:rStyle w:val="FootnoteReference"/>
          <w:sz w:val="24"/>
          <w:szCs w:val="24"/>
        </w:rPr>
        <w:footnoteReference w:id="2"/>
      </w:r>
      <w:r w:rsidRPr="003D6889">
        <w:rPr>
          <w:sz w:val="24"/>
          <w:szCs w:val="24"/>
          <w:lang w:val="es-ES"/>
        </w:rPr>
        <w:t xml:space="preserve"> Indica un límite mínimo bajo el cual el resultado no sería aceptable para ningún gobierno, ni siquiera en condiciones desfavorables o ante cualquier interés imperioso. En términos sencillos, el contenido básico mínimo de cada derecho puede compararse con un "piso" por debajo del cual no se debería permitir que las condiciones caigan, o una "casa" formada por el contenido de varios derechos, en una estructura factible. </w:t>
      </w:r>
    </w:p>
    <w:p w:rsidR="00345CF5" w:rsidRPr="003D6889" w:rsidRDefault="00345CF5" w:rsidP="00345CF5">
      <w:pPr>
        <w:jc w:val="both"/>
        <w:rPr>
          <w:sz w:val="24"/>
          <w:szCs w:val="24"/>
          <w:lang w:val="es-ES"/>
        </w:rPr>
      </w:pPr>
    </w:p>
    <w:p w:rsidR="00345CF5" w:rsidRPr="003D6889" w:rsidRDefault="00345CF5" w:rsidP="00345CF5">
      <w:pPr>
        <w:ind w:firstLine="720"/>
        <w:jc w:val="both"/>
        <w:rPr>
          <w:sz w:val="24"/>
          <w:szCs w:val="24"/>
          <w:lang w:val="es-ES"/>
        </w:rPr>
      </w:pPr>
      <w:r w:rsidRPr="003D6889">
        <w:rPr>
          <w:sz w:val="24"/>
          <w:szCs w:val="24"/>
          <w:lang w:val="es-ES"/>
        </w:rPr>
        <w:t>Se ha determinado que cada uno de los derechos humanos incluidos en el Pacto Internacional de Derechos Económicos, Sociales y Culturales (PIDESC) contiene un conjunto de "obligaciones básicas mínimas" que los Estados están obligados a cumplir inmediatamente y a mantener en todo momento.</w:t>
      </w:r>
      <w:r w:rsidRPr="003D6889">
        <w:rPr>
          <w:rStyle w:val="FootnoteReference"/>
          <w:sz w:val="24"/>
          <w:szCs w:val="24"/>
        </w:rPr>
        <w:footnoteReference w:id="3"/>
      </w:r>
    </w:p>
    <w:p w:rsidR="00345CF5" w:rsidRPr="003D6889" w:rsidRDefault="00345CF5" w:rsidP="00345CF5">
      <w:pPr>
        <w:jc w:val="both"/>
        <w:rPr>
          <w:sz w:val="24"/>
          <w:szCs w:val="24"/>
          <w:lang w:val="es-ES"/>
        </w:rPr>
      </w:pPr>
    </w:p>
    <w:p w:rsidR="00345CF5" w:rsidRPr="003D6889" w:rsidRDefault="00345CF5" w:rsidP="00345CF5">
      <w:pPr>
        <w:ind w:firstLine="720"/>
        <w:jc w:val="both"/>
        <w:rPr>
          <w:sz w:val="24"/>
          <w:szCs w:val="24"/>
          <w:lang w:val="es-ES"/>
        </w:rPr>
      </w:pPr>
      <w:r w:rsidRPr="003D6889">
        <w:rPr>
          <w:sz w:val="24"/>
          <w:szCs w:val="24"/>
          <w:lang w:val="es-ES"/>
        </w:rPr>
        <w:t>En el contexto del derecho humano al agua, el Comité de Derechos Económicos, Sociales y Culturales, en su Observación general Nº 15, estipuló ocho obligaciones básicas mínimas:</w:t>
      </w:r>
    </w:p>
    <w:p w:rsidR="00345CF5" w:rsidRPr="003D6889" w:rsidRDefault="00345CF5" w:rsidP="00345CF5">
      <w:pPr>
        <w:jc w:val="both"/>
        <w:rPr>
          <w:sz w:val="24"/>
          <w:szCs w:val="24"/>
          <w:lang w:val="es-ES"/>
        </w:rPr>
      </w:pP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a) Garantizar el acceso a la cantidad esencial mínima de agua que sea suficiente y apta para el uso personal y doméstico y prevenir las enfermedades;</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b) Asegurar el derecho de acceso al agua y las instalaciones y servicios de agua sobre una base no discriminatoria, en especial a los grupos vulnerables o marginados;</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c) Garantizar el acceso físico a instalaciones o servicios de agua que proporcionen un suministro suficiente y regular de agua salubre; que tengan un número suficiente de salidas de agua para evitar unos tiempos de espera prohibitivos; y que se encuentren a una distancia razonable del hogar;</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d) Velar por que no se vea amenazada la seguridad personal cuando las personas tengan que acudir a obtener el agua;</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lastRenderedPageBreak/>
        <w:t>e) Velar por una distribución equitativa de todas las instalaciones y servicios de agua disponibles;</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f) Adoptar y aplicar una estrategia y un plan de acción nacionales sobre el agua para toda la población; la estrategia y el plan de acción deberán ser elaborados y periódicamente revisados en base a un proceso participativo y transparente; deberán prever métodos, como el establecimiento de indicadores y niveles de referencia que permitan seguir de cerca los progresos realizados; el proceso mediante el cual se conciban la estrategia y el plan de acción, así como el contenido de ambos, deberán prestar especial atención a todos los grupos vulnerables o marginados;</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g) Vigilar el grado de realización, o no realización, del derecho al agua;</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h) Poner en marcha programas de agua destinados a sectores concretos y de costo relativamente bajo para proteger a los grupos vulnerables y marginados;</w:t>
      </w:r>
    </w:p>
    <w:p w:rsidR="00345CF5" w:rsidRPr="003D6889" w:rsidRDefault="00345CF5" w:rsidP="00345CF5">
      <w:pPr>
        <w:spacing w:after="120"/>
        <w:ind w:left="720"/>
        <w:jc w:val="both"/>
        <w:rPr>
          <w:sz w:val="24"/>
          <w:szCs w:val="24"/>
          <w:lang w:val="es-ES" w:eastAsia="en-GB"/>
        </w:rPr>
      </w:pPr>
      <w:r w:rsidRPr="003D6889">
        <w:rPr>
          <w:sz w:val="24"/>
          <w:szCs w:val="24"/>
          <w:lang w:val="es-ES" w:eastAsia="en-GB"/>
        </w:rPr>
        <w:t>i) Adoptar medidas para prevenir, tratar y controlar las enfermedades asociadas al agua, en particular velando por el acceso a unos servicios de saneamiento adecuados.”</w:t>
      </w:r>
      <w:r w:rsidRPr="003D6889">
        <w:rPr>
          <w:rStyle w:val="FootnoteReference"/>
          <w:sz w:val="24"/>
          <w:szCs w:val="24"/>
          <w:lang w:eastAsia="en-GB"/>
        </w:rPr>
        <w:footnoteReference w:id="4"/>
      </w:r>
    </w:p>
    <w:p w:rsidR="00345CF5" w:rsidRPr="003D6889" w:rsidRDefault="00345CF5" w:rsidP="00345CF5">
      <w:pPr>
        <w:jc w:val="both"/>
        <w:rPr>
          <w:bCs/>
          <w:sz w:val="24"/>
          <w:szCs w:val="24"/>
          <w:lang w:val="es-ES"/>
        </w:rPr>
      </w:pPr>
    </w:p>
    <w:p w:rsidR="00345CF5" w:rsidRPr="003D6889" w:rsidRDefault="00345CF5" w:rsidP="00345CF5">
      <w:pPr>
        <w:pStyle w:val="ListParagraph"/>
        <w:jc w:val="both"/>
        <w:rPr>
          <w:bCs/>
          <w:lang w:val="es-ES"/>
        </w:rPr>
      </w:pPr>
      <w:r w:rsidRPr="003D6889">
        <w:rPr>
          <w:b/>
          <w:lang w:val="es-ES" w:eastAsia="en-GB"/>
        </w:rPr>
        <w:t xml:space="preserve">Pregunta 1. </w:t>
      </w:r>
      <w:r w:rsidRPr="003D6889">
        <w:rPr>
          <w:bCs/>
          <w:lang w:val="es-ES"/>
        </w:rPr>
        <w:t>¿Cómo se aplican las obligaciones básicas mínimas de los derechos humanos al agua y el saneamiento mencionadas en el apartado anterior en el sector del agua y el saneamiento en el país?</w:t>
      </w:r>
    </w:p>
    <w:p w:rsidR="00345CF5" w:rsidRPr="003D6889" w:rsidRDefault="00345CF5" w:rsidP="00345CF5">
      <w:pPr>
        <w:pStyle w:val="ListParagraph"/>
        <w:jc w:val="both"/>
        <w:rPr>
          <w:bCs/>
          <w:lang w:val="es-ES"/>
        </w:rPr>
      </w:pPr>
    </w:p>
    <w:p w:rsidR="00345CF5" w:rsidRPr="003D6889" w:rsidRDefault="00345CF5" w:rsidP="00345CF5">
      <w:pPr>
        <w:pStyle w:val="ListParagraph"/>
        <w:jc w:val="both"/>
        <w:rPr>
          <w:bCs/>
          <w:lang w:val="es-ES"/>
        </w:rPr>
      </w:pPr>
      <w:r w:rsidRPr="003D6889">
        <w:rPr>
          <w:b/>
          <w:lang w:val="es-ES" w:eastAsia="en-GB"/>
        </w:rPr>
        <w:t xml:space="preserve">Pregunta 2. </w:t>
      </w:r>
      <w:r w:rsidRPr="003D6889">
        <w:rPr>
          <w:bCs/>
          <w:lang w:val="es-ES"/>
        </w:rPr>
        <w:t xml:space="preserve">¿Qué políticas y programas se han establecido para asegurar que esas obligaciones se cumplan en todo momento? En caso de que no se cumplan las obligaciones básicas mínimas, sírvase proporcionar información sobre las circunstancias atenuantes. </w:t>
      </w:r>
    </w:p>
    <w:p w:rsidR="00345CF5" w:rsidRPr="003D6889" w:rsidRDefault="00345CF5" w:rsidP="00345CF5">
      <w:pPr>
        <w:pStyle w:val="ListParagraph"/>
        <w:jc w:val="both"/>
        <w:rPr>
          <w:lang w:val="es-ES"/>
        </w:rPr>
      </w:pPr>
    </w:p>
    <w:p w:rsidR="00345CF5" w:rsidRPr="003D6889" w:rsidRDefault="00345CF5" w:rsidP="00345CF5">
      <w:pPr>
        <w:jc w:val="both"/>
        <w:rPr>
          <w:b/>
          <w:bCs/>
          <w:sz w:val="24"/>
          <w:szCs w:val="24"/>
          <w:u w:val="single"/>
          <w:lang w:val="es-ES"/>
        </w:rPr>
      </w:pPr>
      <w:r w:rsidRPr="003D6889">
        <w:rPr>
          <w:b/>
          <w:bCs/>
          <w:sz w:val="24"/>
          <w:szCs w:val="24"/>
          <w:u w:val="single"/>
          <w:lang w:val="es-ES"/>
        </w:rPr>
        <w:t>Realización progresiva</w:t>
      </w:r>
    </w:p>
    <w:p w:rsidR="00345CF5" w:rsidRPr="003D6889" w:rsidRDefault="00345CF5" w:rsidP="00345CF5">
      <w:pPr>
        <w:jc w:val="both"/>
        <w:rPr>
          <w:sz w:val="24"/>
          <w:szCs w:val="24"/>
          <w:lang w:val="es-ES"/>
        </w:rPr>
      </w:pPr>
    </w:p>
    <w:p w:rsidR="00345CF5"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El cumplimiento de los derechos económicos, sociales y culturales depende de la disponibilidad y el uso de los recursos y puede requerir un período de aplicación a largo plazo. El principio de la realización progresiva puede entenderse como una guía para que los Estados Partes cumplan su obligación de adoptar medidas dirigidas a la realización los derechos humanos al agua y el saneamiento.</w:t>
      </w:r>
    </w:p>
    <w:p w:rsidR="00345CF5" w:rsidRPr="003D6889" w:rsidRDefault="00345CF5" w:rsidP="00345CF5">
      <w:pPr>
        <w:pStyle w:val="Style1"/>
        <w:keepNext w:val="0"/>
        <w:keepLines w:val="0"/>
        <w:spacing w:before="100" w:after="100"/>
        <w:jc w:val="both"/>
        <w:outlineLvl w:val="9"/>
        <w:rPr>
          <w:rFonts w:cs="Times New Roman"/>
          <w:b w:val="0"/>
          <w:sz w:val="24"/>
          <w:szCs w:val="24"/>
          <w:lang w:val="es-ES"/>
        </w:rPr>
      </w:pPr>
    </w:p>
    <w:p w:rsidR="00345CF5" w:rsidRPr="003D6889"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El párrafo 1 del artículo 2 del Pacto Internacional de Derechos Económicos, Sociales y Culturales articula lo que generalmente se denomina la obligación de realización progresiva, aclarando que "Cada uno de los Estados Partes en el presente Pacto se compromete a adoptar medidas [...] hasta el máximo de los recursos de que disponga, para lograr progresivamente, por todos los medios apropiados, […] la plena efectividad de los derechos aquí reconocidos". En lo que respecta a su aplicación, el Comité de Derechos Económicos, Sociales y Culturales señala que " si bien la plena realización de los derechos pertinentes puede lograrse de manera paulatina, las medidas tendentes a lograr este objetivo deben adoptarse dentro de un plazo razonablemente breve tras la entrada en vigor del Pacto para los Estados interesados. Tales medidas deben ser deliberadas, concretas y orientadas lo más claramente posible hacia la satisfacción de las obligaciones reconocidas en el Pacto".</w:t>
      </w:r>
      <w:r w:rsidRPr="003D6889">
        <w:rPr>
          <w:rStyle w:val="FootnoteReference"/>
          <w:rFonts w:eastAsia="Times New Roman"/>
          <w:b w:val="0"/>
          <w:color w:val="auto"/>
          <w:sz w:val="24"/>
          <w:szCs w:val="24"/>
        </w:rPr>
        <w:footnoteReference w:id="5"/>
      </w:r>
    </w:p>
    <w:p w:rsidR="00345CF5" w:rsidRDefault="00345CF5" w:rsidP="00345CF5">
      <w:pPr>
        <w:pStyle w:val="Style1"/>
        <w:keepNext w:val="0"/>
        <w:keepLines w:val="0"/>
        <w:spacing w:before="100" w:after="100"/>
        <w:jc w:val="both"/>
        <w:outlineLvl w:val="9"/>
        <w:rPr>
          <w:rFonts w:cs="Times New Roman"/>
          <w:b w:val="0"/>
          <w:sz w:val="24"/>
          <w:szCs w:val="24"/>
          <w:lang w:val="es-ES"/>
        </w:rPr>
      </w:pPr>
    </w:p>
    <w:p w:rsidR="00345CF5" w:rsidRPr="003D6889"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En el contexto del agua y el saneamiento, el principio de la realización progresiva obliga a plantearse la siguiente cuestión: cómo ha progresado el país en cuanto a la prestación de servicios de agua y saneamiento, y qué planes existen para la ampliación de esos servicios en línea con los derechos humanos al agua y el saneamiento. Esto exige identificar las medidas necesarias para lograr el acceso igualitario a un nivel adecuado de servicios de agua y saneamiento, que puedan disfrutar todas las personas sin discriminación. La realización progresiva de los derechos humanos al agua y el saneamiento no sólo consiste en aumentar la cobertura y los niveles de los servicios, sino también en reducir las desigualdades entre los diferentes grupos y poblaciones.</w:t>
      </w:r>
    </w:p>
    <w:p w:rsidR="00345CF5" w:rsidRPr="003D6889" w:rsidRDefault="00345CF5" w:rsidP="00345CF5">
      <w:pPr>
        <w:jc w:val="both"/>
        <w:rPr>
          <w:b/>
          <w:bCs/>
          <w:sz w:val="24"/>
          <w:szCs w:val="24"/>
          <w:lang w:val="es-ES"/>
        </w:rPr>
      </w:pPr>
    </w:p>
    <w:p w:rsidR="00345CF5" w:rsidRPr="003D6889" w:rsidRDefault="00345CF5" w:rsidP="00345CF5">
      <w:pPr>
        <w:pStyle w:val="ListParagraph"/>
        <w:jc w:val="both"/>
        <w:rPr>
          <w:lang w:val="es-ES"/>
        </w:rPr>
      </w:pPr>
      <w:r w:rsidRPr="003D6889">
        <w:rPr>
          <w:b/>
          <w:lang w:val="es-ES" w:eastAsia="en-GB"/>
        </w:rPr>
        <w:t xml:space="preserve">Pregunta 3. </w:t>
      </w:r>
      <w:r w:rsidRPr="003D6889">
        <w:rPr>
          <w:lang w:val="es-ES"/>
        </w:rPr>
        <w:t xml:space="preserve">Sírvase describir los esfuerzos realizados por el Gobierno en los últimos años que permitieron la realización progresiva de los derechos humanos al agua y el saneamiento. </w:t>
      </w:r>
    </w:p>
    <w:p w:rsidR="00345CF5" w:rsidRPr="003D6889" w:rsidRDefault="00345CF5" w:rsidP="00345CF5">
      <w:pPr>
        <w:pStyle w:val="ListParagraph"/>
        <w:jc w:val="both"/>
        <w:rPr>
          <w:lang w:val="es-ES"/>
        </w:rPr>
      </w:pPr>
    </w:p>
    <w:p w:rsidR="00345CF5" w:rsidRPr="003D6889" w:rsidRDefault="00345CF5" w:rsidP="00345CF5">
      <w:pPr>
        <w:pStyle w:val="ListParagraph"/>
        <w:jc w:val="both"/>
        <w:rPr>
          <w:lang w:val="es-ES"/>
        </w:rPr>
      </w:pPr>
      <w:r w:rsidRPr="003D6889">
        <w:rPr>
          <w:b/>
          <w:lang w:val="es-ES" w:eastAsia="en-GB"/>
        </w:rPr>
        <w:t xml:space="preserve">Pregunta 4. </w:t>
      </w:r>
      <w:r w:rsidRPr="003D6889">
        <w:rPr>
          <w:lang w:val="es-ES" w:eastAsia="en-GB"/>
        </w:rPr>
        <w:t>Sírvase describir</w:t>
      </w:r>
      <w:r w:rsidRPr="003D6889">
        <w:rPr>
          <w:lang w:val="es-ES"/>
        </w:rPr>
        <w:t xml:space="preserve"> cómo la planificación en el sector del agua y el saneamiento se guía por el principio de la realización progresiva de los derechos humanos al agua y el saneamiento, y cómo concilia las dos prioridades: el aumento de los niveles de acceso a los servicios, por una parte, y la reducción de las desigualdades entre los diferentes grupos, por otra.</w:t>
      </w:r>
    </w:p>
    <w:p w:rsidR="00345CF5" w:rsidRDefault="00345CF5" w:rsidP="00345CF5">
      <w:pPr>
        <w:jc w:val="both"/>
        <w:rPr>
          <w:sz w:val="24"/>
          <w:szCs w:val="24"/>
          <w:lang w:val="es-ES"/>
        </w:rPr>
      </w:pPr>
    </w:p>
    <w:p w:rsidR="00345CF5" w:rsidRPr="003D6889" w:rsidRDefault="00345CF5" w:rsidP="00345CF5">
      <w:pPr>
        <w:jc w:val="both"/>
        <w:rPr>
          <w:sz w:val="24"/>
          <w:szCs w:val="24"/>
          <w:lang w:val="es-ES"/>
        </w:rPr>
      </w:pPr>
    </w:p>
    <w:p w:rsidR="00345CF5" w:rsidRPr="003D6889" w:rsidRDefault="00345CF5" w:rsidP="00345CF5">
      <w:pPr>
        <w:jc w:val="both"/>
        <w:rPr>
          <w:b/>
          <w:bCs/>
          <w:sz w:val="24"/>
          <w:szCs w:val="24"/>
          <w:u w:val="single"/>
          <w:lang w:val="es-ES"/>
        </w:rPr>
      </w:pPr>
      <w:r w:rsidRPr="003D6889">
        <w:rPr>
          <w:b/>
          <w:bCs/>
          <w:sz w:val="24"/>
          <w:szCs w:val="24"/>
          <w:u w:val="single"/>
          <w:lang w:val="es-ES"/>
        </w:rPr>
        <w:t>Máximo de recursos disponibles</w:t>
      </w:r>
    </w:p>
    <w:p w:rsidR="00345CF5" w:rsidRDefault="00345CF5" w:rsidP="00345CF5">
      <w:pPr>
        <w:pStyle w:val="Style1"/>
        <w:keepNext w:val="0"/>
        <w:keepLines w:val="0"/>
        <w:spacing w:before="100" w:after="100"/>
        <w:jc w:val="both"/>
        <w:outlineLvl w:val="9"/>
        <w:rPr>
          <w:rFonts w:cs="Times New Roman"/>
          <w:b w:val="0"/>
          <w:sz w:val="24"/>
          <w:szCs w:val="24"/>
          <w:lang w:val="es-ES"/>
        </w:rPr>
      </w:pPr>
    </w:p>
    <w:p w:rsidR="00345CF5" w:rsidRPr="003D6889"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 xml:space="preserve">La dependencia de la disponibilidad de recursos para el disfrute de los derechos económicos, sociales y culturales significa que, para que las personas puedan disfrutar plenamente de esos derechos, debe utilizarse el máximo de recursos disponibles en la medida de lo posible. El concepto del "máximo de los recursos de que disponga” se refiere en el Pacto Internacional de Derechos Económicos, Sociales y Culturales al máximo esfuerzo que debe hacerse para realizar plenamente los derechos económicos, sociales y culturales. </w:t>
      </w:r>
    </w:p>
    <w:p w:rsidR="00345CF5" w:rsidRDefault="00345CF5" w:rsidP="00345CF5">
      <w:pPr>
        <w:pStyle w:val="Style1"/>
        <w:keepNext w:val="0"/>
        <w:keepLines w:val="0"/>
        <w:spacing w:before="100" w:after="100"/>
        <w:jc w:val="both"/>
        <w:outlineLvl w:val="9"/>
        <w:rPr>
          <w:rFonts w:cs="Times New Roman"/>
          <w:b w:val="0"/>
          <w:sz w:val="24"/>
          <w:szCs w:val="24"/>
          <w:lang w:val="es-ES"/>
        </w:rPr>
      </w:pPr>
    </w:p>
    <w:p w:rsidR="00345CF5"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Al comprometerse a cumplir sus obligaciones de respetar, proteger y hacer efectivos los derechos contenidos en el Pacto Internacional de Derechos Económicos, Sociales y Culturales, cada Estado Parte debe utilizar "el máximo de los recursos de que disponga". El máximo de recursos disponibles incluye muchos tipos diferentes de recursos, entre ellos los recursos financieros, humanos y técnicos necesarios para realizar progresivamente los derechos humanos al agua y el saneamiento. Incluso cuando los recursos son limitados, los Estados deben hacer todo lo posible por mejorar la ejecución de su presupuesto, usando todos los fondos asignados de manera oportuna y eficaz</w:t>
      </w:r>
      <w:r w:rsidRPr="00647CE9">
        <w:rPr>
          <w:rFonts w:cs="Times New Roman"/>
          <w:b w:val="0"/>
          <w:sz w:val="24"/>
          <w:szCs w:val="24"/>
          <w:lang w:val="es-ES"/>
        </w:rPr>
        <w:t>.</w:t>
      </w:r>
    </w:p>
    <w:p w:rsidR="00345CF5" w:rsidRPr="003D6889" w:rsidRDefault="00345CF5" w:rsidP="00345CF5">
      <w:pPr>
        <w:pStyle w:val="Style1"/>
        <w:keepNext w:val="0"/>
        <w:keepLines w:val="0"/>
        <w:spacing w:before="100" w:after="100"/>
        <w:jc w:val="both"/>
        <w:outlineLvl w:val="9"/>
        <w:rPr>
          <w:rFonts w:cs="Times New Roman"/>
          <w:b w:val="0"/>
          <w:sz w:val="24"/>
          <w:szCs w:val="24"/>
          <w:lang w:val="es-ES"/>
        </w:rPr>
      </w:pPr>
    </w:p>
    <w:p w:rsidR="00345CF5" w:rsidRPr="003D6889" w:rsidRDefault="00345CF5" w:rsidP="00345CF5">
      <w:pPr>
        <w:pStyle w:val="Style1"/>
        <w:keepNext w:val="0"/>
        <w:keepLines w:val="0"/>
        <w:spacing w:before="100" w:after="100"/>
        <w:ind w:firstLine="720"/>
        <w:jc w:val="both"/>
        <w:outlineLvl w:val="9"/>
        <w:rPr>
          <w:rFonts w:cs="Times New Roman"/>
          <w:b w:val="0"/>
          <w:sz w:val="24"/>
          <w:szCs w:val="24"/>
          <w:lang w:val="es-ES"/>
        </w:rPr>
      </w:pPr>
      <w:r w:rsidRPr="003D6889">
        <w:rPr>
          <w:rFonts w:cs="Times New Roman"/>
          <w:b w:val="0"/>
          <w:sz w:val="24"/>
          <w:szCs w:val="24"/>
          <w:lang w:val="es-ES"/>
        </w:rPr>
        <w:t xml:space="preserve">En el contexto del agua y el saneamiento, la utilización del máximo de los recursos disponibles es un elemento importante, ya que lograr la cobertura universal de los servicios de agua y saneamiento de manera que respeten los derechos humanos en muchos casos se trata una tarea que requiere muchos recursos. </w:t>
      </w:r>
    </w:p>
    <w:p w:rsidR="00345CF5" w:rsidRPr="003D6889" w:rsidRDefault="00345CF5" w:rsidP="00345CF5">
      <w:pPr>
        <w:jc w:val="both"/>
        <w:rPr>
          <w:b/>
          <w:bCs/>
          <w:sz w:val="24"/>
          <w:szCs w:val="24"/>
          <w:lang w:val="es-ES"/>
        </w:rPr>
      </w:pPr>
    </w:p>
    <w:p w:rsidR="00345CF5" w:rsidRPr="003D6889" w:rsidRDefault="00345CF5" w:rsidP="00345CF5">
      <w:pPr>
        <w:pStyle w:val="ListParagraph"/>
        <w:jc w:val="both"/>
        <w:rPr>
          <w:lang w:val="es-ES"/>
        </w:rPr>
      </w:pPr>
      <w:r w:rsidRPr="003D6889">
        <w:rPr>
          <w:b/>
          <w:lang w:val="es-ES" w:eastAsia="en-GB"/>
        </w:rPr>
        <w:t xml:space="preserve">Pregunta 5. </w:t>
      </w:r>
      <w:r w:rsidRPr="003D6889">
        <w:rPr>
          <w:lang w:val="es-ES" w:eastAsia="en-GB"/>
        </w:rPr>
        <w:t>Sírvase describir</w:t>
      </w:r>
      <w:r w:rsidRPr="003D6889">
        <w:rPr>
          <w:lang w:val="es-ES"/>
        </w:rPr>
        <w:t xml:space="preserve"> los métodos de </w:t>
      </w:r>
      <w:proofErr w:type="spellStart"/>
      <w:r w:rsidRPr="003D6889">
        <w:rPr>
          <w:lang w:val="es-ES"/>
        </w:rPr>
        <w:t>presupuestación</w:t>
      </w:r>
      <w:proofErr w:type="spellEnd"/>
      <w:r w:rsidRPr="003D6889">
        <w:rPr>
          <w:lang w:val="es-ES"/>
        </w:rPr>
        <w:t xml:space="preserve"> y planificación presupuestaria que tienen por objeto garantizar que se utilice el máximo de recursos disponibles para la realización de los derechos humanos al agua y el saneamiento para todas las personas. Por favor, incluya el proceso de asignación de presupuesto así como su resultado y ejecución.</w:t>
      </w:r>
    </w:p>
    <w:p w:rsidR="00345CF5" w:rsidRPr="003D6889" w:rsidRDefault="00345CF5" w:rsidP="00345CF5">
      <w:pPr>
        <w:pStyle w:val="ListParagraph"/>
        <w:jc w:val="both"/>
        <w:rPr>
          <w:lang w:val="es-ES"/>
        </w:rPr>
      </w:pPr>
    </w:p>
    <w:p w:rsidR="00345CF5" w:rsidRPr="003D6889" w:rsidRDefault="00345CF5" w:rsidP="00345CF5">
      <w:pPr>
        <w:pStyle w:val="ListParagraph"/>
        <w:jc w:val="both"/>
        <w:rPr>
          <w:lang w:val="es-ES"/>
        </w:rPr>
      </w:pPr>
      <w:r w:rsidRPr="003D6889">
        <w:rPr>
          <w:b/>
          <w:lang w:val="es-ES" w:eastAsia="en-GB"/>
        </w:rPr>
        <w:t xml:space="preserve">Pregunta 6. </w:t>
      </w:r>
      <w:r w:rsidRPr="003D6889">
        <w:rPr>
          <w:lang w:val="es-ES" w:eastAsia="en-GB"/>
        </w:rPr>
        <w:t>Sírvase describir</w:t>
      </w:r>
      <w:r w:rsidRPr="003D6889">
        <w:rPr>
          <w:lang w:val="es-ES"/>
        </w:rPr>
        <w:t xml:space="preserve"> los recursos no financieros que se han utilizado para realizar progresivamente los derechos humanos al agua y el saneamiento, incluidos el proceso de su utilización y el resultado. </w:t>
      </w:r>
    </w:p>
    <w:p w:rsidR="00345CF5" w:rsidRPr="003D6889" w:rsidRDefault="00345CF5" w:rsidP="00345CF5">
      <w:pPr>
        <w:pStyle w:val="ListParagraph"/>
        <w:jc w:val="both"/>
        <w:rPr>
          <w:lang w:val="es-ES"/>
        </w:rPr>
      </w:pPr>
    </w:p>
    <w:p w:rsidR="00345CF5" w:rsidRPr="003D6889" w:rsidRDefault="00345CF5" w:rsidP="00345CF5">
      <w:pPr>
        <w:pStyle w:val="ListParagraph"/>
        <w:jc w:val="both"/>
        <w:rPr>
          <w:lang w:val="es-ES"/>
        </w:rPr>
      </w:pPr>
      <w:r w:rsidRPr="003D6889">
        <w:rPr>
          <w:b/>
          <w:lang w:val="es-ES" w:eastAsia="en-GB"/>
        </w:rPr>
        <w:t xml:space="preserve">Pregunta 7. </w:t>
      </w:r>
      <w:r w:rsidRPr="003D6889">
        <w:rPr>
          <w:lang w:val="es-ES"/>
        </w:rPr>
        <w:t>En caso de que hubiera sido necesario asignar recursos a agua y saneamiento desde otros programas nacionales y desde la realización de otros derechos humanos, sírvase indicar las circunstancias y la decisión adoptada, así como el razonamiento en que se basó la decisión.</w:t>
      </w:r>
    </w:p>
    <w:p w:rsidR="000502AE" w:rsidRDefault="00345CF5" w:rsidP="00345CF5">
      <w:r>
        <w:rPr>
          <w:b/>
          <w:sz w:val="24"/>
          <w:szCs w:val="24"/>
          <w:lang w:val="es-ES"/>
        </w:rPr>
        <w:t>_______</w:t>
      </w:r>
      <w:bookmarkStart w:id="0" w:name="_GoBack"/>
      <w:bookmarkEnd w:id="0"/>
    </w:p>
    <w:sectPr w:rsidR="000502AE" w:rsidSect="00CC36C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5CF5" w:rsidRDefault="00345CF5" w:rsidP="00345CF5">
      <w:r>
        <w:separator/>
      </w:r>
    </w:p>
  </w:endnote>
  <w:endnote w:type="continuationSeparator" w:id="0">
    <w:p w:rsidR="00345CF5" w:rsidRDefault="00345CF5" w:rsidP="00345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parajita">
    <w:altName w:val="Cambria"/>
    <w:charset w:val="00"/>
    <w:family w:val="swiss"/>
    <w:pitch w:val="variable"/>
    <w:sig w:usb0="00008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5CF5" w:rsidRDefault="00345CF5" w:rsidP="00345CF5">
      <w:r>
        <w:separator/>
      </w:r>
    </w:p>
  </w:footnote>
  <w:footnote w:type="continuationSeparator" w:id="0">
    <w:p w:rsidR="00345CF5" w:rsidRDefault="00345CF5" w:rsidP="00345CF5">
      <w:r>
        <w:continuationSeparator/>
      </w:r>
    </w:p>
  </w:footnote>
  <w:footnote w:id="1">
    <w:p w:rsidR="00345CF5" w:rsidRPr="003D6889" w:rsidRDefault="00345CF5" w:rsidP="00345CF5">
      <w:pPr>
        <w:pStyle w:val="FootnoteText"/>
        <w:rPr>
          <w:rFonts w:cs="Times New Roman"/>
          <w:sz w:val="18"/>
          <w:szCs w:val="18"/>
          <w:lang w:val="es-ES"/>
        </w:rPr>
      </w:pPr>
      <w:r w:rsidRPr="003D6889">
        <w:rPr>
          <w:rStyle w:val="FootnoteReference"/>
          <w:sz w:val="18"/>
          <w:szCs w:val="18"/>
        </w:rPr>
        <w:footnoteRef/>
      </w:r>
      <w:r w:rsidRPr="003D6889">
        <w:rPr>
          <w:rFonts w:cs="Times New Roman"/>
          <w:sz w:val="18"/>
          <w:szCs w:val="18"/>
        </w:rPr>
        <w:fldChar w:fldCharType="begin"/>
      </w:r>
      <w:r w:rsidRPr="003D6889">
        <w:rPr>
          <w:rFonts w:cs="Times New Roman"/>
          <w:sz w:val="18"/>
          <w:szCs w:val="18"/>
          <w:lang w:val="es-ES"/>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3D6889">
        <w:rPr>
          <w:rFonts w:cs="Times New Roman"/>
          <w:sz w:val="18"/>
          <w:szCs w:val="18"/>
        </w:rPr>
        <w:fldChar w:fldCharType="separate"/>
      </w:r>
      <w:r w:rsidRPr="003D6889">
        <w:rPr>
          <w:rFonts w:cs="Times New Roman"/>
          <w:noProof/>
          <w:sz w:val="18"/>
          <w:szCs w:val="18"/>
          <w:lang w:val="es-ES"/>
        </w:rPr>
        <w:t xml:space="preserve"> Comité de Derechos Económicos, Sociales y Culturales, Observación general Nº 3: La índole de las obligaciones de los Estados Partes (pár. 1 del art.2 del Pacto)</w:t>
      </w:r>
      <w:r w:rsidRPr="003D6889">
        <w:rPr>
          <w:rFonts w:cs="Times New Roman"/>
          <w:sz w:val="18"/>
          <w:szCs w:val="18"/>
        </w:rPr>
        <w:fldChar w:fldCharType="end"/>
      </w:r>
      <w:r w:rsidRPr="003D6889">
        <w:rPr>
          <w:rFonts w:cs="Times New Roman"/>
          <w:sz w:val="18"/>
          <w:szCs w:val="18"/>
          <w:lang w:val="es-ES"/>
        </w:rPr>
        <w:t>, párr. 10.</w:t>
      </w:r>
    </w:p>
  </w:footnote>
  <w:footnote w:id="2">
    <w:p w:rsidR="00345CF5" w:rsidRPr="003D6889" w:rsidRDefault="00345CF5" w:rsidP="00345CF5">
      <w:pPr>
        <w:pStyle w:val="FootnoteText"/>
        <w:rPr>
          <w:rFonts w:cs="Times New Roman"/>
          <w:sz w:val="18"/>
          <w:szCs w:val="18"/>
          <w:lang w:val="es-ES"/>
        </w:rPr>
      </w:pPr>
      <w:r w:rsidRPr="003D6889">
        <w:rPr>
          <w:rStyle w:val="FootnoteReference"/>
          <w:sz w:val="18"/>
          <w:szCs w:val="18"/>
        </w:rPr>
        <w:footnoteRef/>
      </w:r>
      <w:r w:rsidRPr="003D6889">
        <w:rPr>
          <w:rFonts w:cs="Times New Roman"/>
          <w:sz w:val="18"/>
          <w:szCs w:val="18"/>
          <w:lang w:val="es-ES"/>
        </w:rPr>
        <w:t xml:space="preserve"> </w:t>
      </w:r>
      <w:proofErr w:type="spellStart"/>
      <w:r w:rsidRPr="003D6889">
        <w:rPr>
          <w:rFonts w:cs="Times New Roman"/>
          <w:sz w:val="18"/>
          <w:szCs w:val="18"/>
          <w:lang w:val="es-ES"/>
        </w:rPr>
        <w:t>Ibid</w:t>
      </w:r>
      <w:proofErr w:type="spellEnd"/>
      <w:r w:rsidRPr="003D6889">
        <w:rPr>
          <w:rFonts w:cs="Times New Roman"/>
          <w:sz w:val="18"/>
          <w:szCs w:val="18"/>
          <w:lang w:val="es-ES"/>
        </w:rPr>
        <w:t>.</w:t>
      </w:r>
    </w:p>
  </w:footnote>
  <w:footnote w:id="3">
    <w:p w:rsidR="00345CF5" w:rsidRPr="003D6889" w:rsidRDefault="00345CF5" w:rsidP="00345CF5">
      <w:pPr>
        <w:pStyle w:val="FootnoteText"/>
        <w:rPr>
          <w:rFonts w:cs="Times New Roman"/>
          <w:sz w:val="18"/>
          <w:szCs w:val="18"/>
          <w:lang w:val="es-ES"/>
        </w:rPr>
      </w:pPr>
      <w:r w:rsidRPr="003D6889">
        <w:rPr>
          <w:rStyle w:val="FootnoteReference"/>
          <w:sz w:val="18"/>
          <w:szCs w:val="18"/>
        </w:rPr>
        <w:footnoteRef/>
      </w:r>
      <w:r w:rsidRPr="003D6889">
        <w:rPr>
          <w:rFonts w:cs="Times New Roman"/>
          <w:sz w:val="18"/>
          <w:szCs w:val="18"/>
          <w:lang w:val="es-ES"/>
        </w:rPr>
        <w:t xml:space="preserve"> </w:t>
      </w:r>
      <w:proofErr w:type="spellStart"/>
      <w:r w:rsidRPr="003D6889">
        <w:rPr>
          <w:rFonts w:cs="Times New Roman"/>
          <w:sz w:val="18"/>
          <w:szCs w:val="18"/>
          <w:lang w:val="es-ES"/>
        </w:rPr>
        <w:t>Ibid</w:t>
      </w:r>
      <w:proofErr w:type="spellEnd"/>
      <w:r w:rsidRPr="003D6889">
        <w:rPr>
          <w:rFonts w:cs="Times New Roman"/>
          <w:sz w:val="18"/>
          <w:szCs w:val="18"/>
          <w:lang w:val="es-ES"/>
        </w:rPr>
        <w:t>.</w:t>
      </w:r>
    </w:p>
  </w:footnote>
  <w:footnote w:id="4">
    <w:p w:rsidR="00345CF5" w:rsidRPr="003D6889" w:rsidRDefault="00345CF5" w:rsidP="00345CF5">
      <w:pPr>
        <w:rPr>
          <w:sz w:val="18"/>
          <w:szCs w:val="18"/>
          <w:lang w:val="es-ES" w:eastAsia="en-GB"/>
        </w:rPr>
      </w:pPr>
      <w:r w:rsidRPr="003D6889">
        <w:rPr>
          <w:rStyle w:val="FootnoteReference"/>
          <w:sz w:val="18"/>
          <w:szCs w:val="18"/>
        </w:rPr>
        <w:footnoteRef/>
      </w:r>
      <w:r w:rsidRPr="003D6889">
        <w:rPr>
          <w:sz w:val="18"/>
          <w:szCs w:val="18"/>
          <w:lang w:val="es-ES" w:eastAsia="en-GB"/>
        </w:rPr>
        <w:t xml:space="preserve"> </w:t>
      </w:r>
      <w:r w:rsidRPr="003D6889">
        <w:rPr>
          <w:sz w:val="18"/>
          <w:szCs w:val="18"/>
          <w:lang w:val="es-ES" w:eastAsia="en-GB"/>
        </w:rPr>
        <w:t>Comité de Derechos Económicos, Sociales y Culturales, Observación general Nº 15: El derecho al agua (artículos 11 y 12 del Pacto), E/C.12/2002/11, párr. 37.</w:t>
      </w:r>
    </w:p>
  </w:footnote>
  <w:footnote w:id="5">
    <w:p w:rsidR="00345CF5" w:rsidRPr="003D6889" w:rsidRDefault="00345CF5" w:rsidP="00345CF5">
      <w:pPr>
        <w:pStyle w:val="FootnoteText"/>
        <w:rPr>
          <w:rFonts w:cs="Times New Roman"/>
          <w:sz w:val="18"/>
          <w:szCs w:val="18"/>
          <w:lang w:val="es-ES"/>
        </w:rPr>
      </w:pPr>
      <w:r w:rsidRPr="003D6889">
        <w:rPr>
          <w:rStyle w:val="FootnoteReference"/>
          <w:sz w:val="18"/>
          <w:szCs w:val="18"/>
        </w:rPr>
        <w:footnoteRef/>
      </w:r>
      <w:r w:rsidRPr="003D6889">
        <w:rPr>
          <w:rFonts w:cs="Times New Roman"/>
          <w:sz w:val="18"/>
          <w:szCs w:val="18"/>
        </w:rPr>
        <w:fldChar w:fldCharType="begin"/>
      </w:r>
      <w:r w:rsidRPr="003D6889">
        <w:rPr>
          <w:rFonts w:cs="Times New Roman"/>
          <w:sz w:val="18"/>
          <w:szCs w:val="18"/>
          <w:lang w:val="es-ES"/>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3D6889">
        <w:rPr>
          <w:rFonts w:cs="Times New Roman"/>
          <w:sz w:val="18"/>
          <w:szCs w:val="18"/>
        </w:rPr>
        <w:fldChar w:fldCharType="separate"/>
      </w:r>
      <w:r w:rsidRPr="003D6889">
        <w:rPr>
          <w:rFonts w:cs="Times New Roman"/>
          <w:noProof/>
          <w:sz w:val="18"/>
          <w:szCs w:val="18"/>
          <w:lang w:val="es-ES"/>
        </w:rPr>
        <w:t xml:space="preserve"> </w:t>
      </w:r>
      <w:r w:rsidRPr="003D6889">
        <w:rPr>
          <w:rFonts w:cs="Times New Roman"/>
          <w:noProof/>
          <w:sz w:val="18"/>
          <w:szCs w:val="18"/>
          <w:lang w:val="es-ES"/>
        </w:rPr>
        <w:t xml:space="preserve">Comité de Derechos Económicos, Sociales y Culturales, Observación General Nº 3: </w:t>
      </w:r>
      <w:r w:rsidRPr="003D6889">
        <w:rPr>
          <w:rFonts w:cs="Times New Roman"/>
          <w:sz w:val="18"/>
          <w:szCs w:val="18"/>
        </w:rPr>
        <w:fldChar w:fldCharType="end"/>
      </w:r>
      <w:r w:rsidRPr="003D6889">
        <w:rPr>
          <w:rFonts w:cs="Times New Roman"/>
          <w:sz w:val="18"/>
          <w:szCs w:val="18"/>
          <w:lang w:val="es-ES"/>
        </w:rPr>
        <w:t>La índole de las obligaciones de los Estados Partes (párrafo 1 del artículo 2 del Pacto), párr. 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Heading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5CF5"/>
    <w:rsid w:val="000502AE"/>
    <w:rsid w:val="00345CF5"/>
    <w:rsid w:val="00CC36CE"/>
    <w:rsid w:val="00E20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502A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CF5"/>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345CF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345CF5"/>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345CF5"/>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345CF5"/>
    <w:rPr>
      <w:rFonts w:ascii="Times New Roman" w:eastAsiaTheme="minorHAnsi" w:hAnsi="Times New Roman"/>
    </w:rPr>
  </w:style>
  <w:style w:type="paragraph" w:customStyle="1" w:styleId="Style1">
    <w:name w:val="Style1"/>
    <w:basedOn w:val="Heading1"/>
    <w:qFormat/>
    <w:rsid w:val="00345CF5"/>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345CF5"/>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345CF5"/>
    <w:rPr>
      <w:rFonts w:asciiTheme="majorHAnsi" w:eastAsiaTheme="majorEastAsia" w:hAnsiTheme="majorHAnsi" w:cstheme="majorBidi"/>
      <w:b/>
      <w:bCs/>
      <w:color w:val="345A8A" w:themeColor="accent1" w:themeShade="B5"/>
      <w:sz w:val="32"/>
      <w:szCs w:val="3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CF5"/>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345CF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345CF5"/>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345CF5"/>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345CF5"/>
    <w:rPr>
      <w:rFonts w:ascii="Times New Roman" w:eastAsiaTheme="minorHAnsi" w:hAnsi="Times New Roman"/>
    </w:rPr>
  </w:style>
  <w:style w:type="paragraph" w:customStyle="1" w:styleId="Style1">
    <w:name w:val="Style1"/>
    <w:basedOn w:val="Heading1"/>
    <w:qFormat/>
    <w:rsid w:val="00345CF5"/>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345CF5"/>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345CF5"/>
    <w:rPr>
      <w:rFonts w:asciiTheme="majorHAnsi" w:eastAsiaTheme="majorEastAsia" w:hAnsiTheme="majorHAnsi" w:cstheme="majorBidi"/>
      <w:b/>
      <w:bCs/>
      <w:color w:val="345A8A" w:themeColor="accent1" w:themeShade="B5"/>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customXml" Target="../customXml/item1.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D905CC6-09CC-458E-9D6D-F35FBBB0D1C0}"/>
</file>

<file path=customXml/itemProps2.xml><?xml version="1.0" encoding="utf-8"?>
<ds:datastoreItem xmlns:ds="http://schemas.openxmlformats.org/officeDocument/2006/customXml" ds:itemID="{397F14DB-6F7B-4C93-A250-29ED50F11016}"/>
</file>

<file path=customXml/itemProps3.xml><?xml version="1.0" encoding="utf-8"?>
<ds:datastoreItem xmlns:ds="http://schemas.openxmlformats.org/officeDocument/2006/customXml" ds:itemID="{6123E91C-DA20-4652-B9CF-7A4F79ED41A4}"/>
</file>

<file path=docProps/app.xml><?xml version="1.0" encoding="utf-8"?>
<Properties xmlns="http://schemas.openxmlformats.org/officeDocument/2006/extended-properties" xmlns:vt="http://schemas.openxmlformats.org/officeDocument/2006/docPropsVTypes">
  <Template>Normal.dotm</Template>
  <TotalTime>0</TotalTime>
  <Pages>4</Pages>
  <Words>1376</Words>
  <Characters>7848</Characters>
  <Application>Microsoft Macintosh Word</Application>
  <DocSecurity>0</DocSecurity>
  <Lines>65</Lines>
  <Paragraphs>18</Paragraphs>
  <ScaleCrop>false</ScaleCrop>
  <Company/>
  <LinksUpToDate>false</LinksUpToDate>
  <CharactersWithSpaces>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um Lee</dc:creator>
  <cp:keywords/>
  <dc:description/>
  <cp:lastModifiedBy>Ahreum Lee</cp:lastModifiedBy>
  <cp:revision>1</cp:revision>
  <dcterms:created xsi:type="dcterms:W3CDTF">2020-02-19T10:51:00Z</dcterms:created>
  <dcterms:modified xsi:type="dcterms:W3CDTF">2020-02-19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